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11F12" w14:textId="564AEAD8" w:rsidR="000477D8" w:rsidRDefault="00C770FA">
      <w:r>
        <w:t>I asked about appearance of fields –</w:t>
      </w:r>
      <w:r w:rsidR="000477D8">
        <w:t xml:space="preserve"> Will</w:t>
      </w:r>
      <w:r>
        <w:t xml:space="preserve"> thinks it is like the Albert Lee appearance of fields with depolarization.  I asked if there are head movements associated with the “entering” cells like the virtual-trial-and-error in Monaco and </w:t>
      </w:r>
      <w:proofErr w:type="spellStart"/>
      <w:r>
        <w:t>Knierim</w:t>
      </w:r>
      <w:proofErr w:type="spellEnd"/>
      <w:r>
        <w:t>.</w:t>
      </w:r>
    </w:p>
    <w:p w14:paraId="196B88C9" w14:textId="77777777" w:rsidR="00C770FA" w:rsidRDefault="00C770FA"/>
    <w:p w14:paraId="4A7BBAEC" w14:textId="77777777" w:rsidR="00130A75" w:rsidRDefault="00130A75">
      <w:r>
        <w:t xml:space="preserve">Most of these comments are from the pre-defense, but there are some new comments between </w:t>
      </w:r>
      <w:proofErr w:type="gramStart"/>
      <w:r>
        <w:t>the &amp;</w:t>
      </w:r>
      <w:proofErr w:type="gramEnd"/>
      <w:r>
        <w:t xml:space="preserve">&amp;&amp; symbols.  </w:t>
      </w:r>
    </w:p>
    <w:p w14:paraId="3BC0EFAA" w14:textId="77777777" w:rsidR="00130A75" w:rsidRDefault="00130A75"/>
    <w:p w14:paraId="33460B1D" w14:textId="709F64D3" w:rsidR="00194848" w:rsidRDefault="00130A75">
      <w:r>
        <w:t>In the defense, w</w:t>
      </w:r>
      <w:r w:rsidR="00194848">
        <w:t xml:space="preserve">e discussed the term “drift” and whether it implies entropy or a specific important coding role.  </w:t>
      </w:r>
      <w:r w:rsidR="00AD1305">
        <w:t>In the defense, we shifted from using “drift” to using</w:t>
      </w:r>
      <w:r w:rsidR="00194848">
        <w:t xml:space="preserve"> the term dynamism or dynamics from the </w:t>
      </w:r>
      <w:proofErr w:type="spellStart"/>
      <w:r w:rsidR="00194848">
        <w:t>Ziv</w:t>
      </w:r>
      <w:proofErr w:type="spellEnd"/>
      <w:r w:rsidR="00194848">
        <w:t xml:space="preserve"> et al., 2013 paper</w:t>
      </w:r>
      <w:r>
        <w:t xml:space="preserve"> (which also uses “updating”)</w:t>
      </w:r>
      <w:r w:rsidR="00194848">
        <w:t>.</w:t>
      </w:r>
      <w:r>
        <w:t xml:space="preserve">  I don’t think you need to change the term in the thesis, but I would recommend using the term “dynamics” in publications.</w:t>
      </w:r>
    </w:p>
    <w:p w14:paraId="4D6B54B8" w14:textId="2D3B0352" w:rsidR="00C770FA" w:rsidRDefault="00C770FA"/>
    <w:p w14:paraId="352A8E5C" w14:textId="299DFE8C" w:rsidR="000C5A98" w:rsidRDefault="000C5A98">
      <w:r>
        <w:t>Page x – I agree with the problems of using verbal terms to describe complex neural functions.</w:t>
      </w:r>
    </w:p>
    <w:p w14:paraId="02BCD673" w14:textId="77777777" w:rsidR="000C5A98" w:rsidRDefault="000C5A98"/>
    <w:p w14:paraId="217B9A13" w14:textId="0F16223E" w:rsidR="000C5A98" w:rsidRDefault="003B0186">
      <w:r>
        <w:t xml:space="preserve">Page 3 – </w:t>
      </w:r>
      <w:proofErr w:type="spellStart"/>
      <w:r>
        <w:t>temporammonic</w:t>
      </w:r>
      <w:proofErr w:type="spellEnd"/>
      <w:r>
        <w:t xml:space="preserve"> = </w:t>
      </w:r>
      <w:proofErr w:type="spellStart"/>
      <w:r>
        <w:t>temporoammonic</w:t>
      </w:r>
      <w:proofErr w:type="spellEnd"/>
      <w:r>
        <w:t>.</w:t>
      </w:r>
    </w:p>
    <w:p w14:paraId="1B14FC0C" w14:textId="77777777" w:rsidR="003B0186" w:rsidRDefault="003B0186"/>
    <w:p w14:paraId="038B266A" w14:textId="2B2356EE" w:rsidR="003B0186" w:rsidRDefault="003B0186">
      <w:r>
        <w:t>Page 5 – “unmitigated” – odd use of the term</w:t>
      </w:r>
    </w:p>
    <w:p w14:paraId="6447A21E" w14:textId="77777777" w:rsidR="003B0186" w:rsidRDefault="003B0186"/>
    <w:p w14:paraId="0112E269" w14:textId="3E6A3A7D" w:rsidR="003B0186" w:rsidRDefault="003B0186">
      <w:r>
        <w:t xml:space="preserve">Page 7 – Comparator function was also explicitly modeled in Hasselmo And </w:t>
      </w:r>
      <w:proofErr w:type="spellStart"/>
      <w:r>
        <w:t>Wyble</w:t>
      </w:r>
      <w:proofErr w:type="spellEnd"/>
      <w:r>
        <w:t>, 1997</w:t>
      </w:r>
      <w:proofErr w:type="gramStart"/>
      <w:r>
        <w:t xml:space="preserve">, </w:t>
      </w:r>
      <w:r w:rsidR="00E92157">
        <w:t xml:space="preserve"> </w:t>
      </w:r>
      <w:proofErr w:type="spellStart"/>
      <w:r w:rsidR="00E92157">
        <w:t>Eichenbaum</w:t>
      </w:r>
      <w:proofErr w:type="spellEnd"/>
      <w:proofErr w:type="gramEnd"/>
      <w:r w:rsidR="00E92157">
        <w:t xml:space="preserve"> Buckingham, </w:t>
      </w:r>
    </w:p>
    <w:p w14:paraId="08907B44" w14:textId="77777777" w:rsidR="003B0186" w:rsidRDefault="003B0186"/>
    <w:p w14:paraId="2CCB6EE8" w14:textId="77777777" w:rsidR="00A35F22" w:rsidRDefault="00A35F22"/>
    <w:p w14:paraId="136A8ECE" w14:textId="79F5241D" w:rsidR="00A35F22" w:rsidRDefault="00A35F22">
      <w:r>
        <w:t>&amp;&amp;&amp;</w:t>
      </w:r>
    </w:p>
    <w:p w14:paraId="094610F6" w14:textId="77777777" w:rsidR="00364602" w:rsidRDefault="00364602"/>
    <w:p w14:paraId="0472FB3F" w14:textId="1AB0F981" w:rsidR="003B0186" w:rsidRDefault="00680876">
      <w:r>
        <w:t xml:space="preserve">**Page 9 – “first discovered by Jeff Taube” – Actually Jim </w:t>
      </w:r>
      <w:proofErr w:type="spellStart"/>
      <w:r>
        <w:t>Ranck</w:t>
      </w:r>
      <w:proofErr w:type="spellEnd"/>
      <w:r>
        <w:t xml:space="preserve"> first discovered head direction cells and published them in an abstract in 1984.  Then Taube did the first paper with him.</w:t>
      </w:r>
    </w:p>
    <w:p w14:paraId="4A2E1D0F" w14:textId="77777777" w:rsidR="00680876" w:rsidRDefault="00680876"/>
    <w:p w14:paraId="1749A7A0" w14:textId="59ADF78A" w:rsidR="00680876" w:rsidRDefault="000C0E3B">
      <w:r>
        <w:t>Page 11 – “to inform previously…” – Use of the word “inform” is confusing here.</w:t>
      </w:r>
    </w:p>
    <w:p w14:paraId="636B3D7D" w14:textId="77777777" w:rsidR="000C0E3B" w:rsidRDefault="000C0E3B"/>
    <w:p w14:paraId="13ABBF51" w14:textId="7BDEA72C" w:rsidR="00364602" w:rsidRDefault="00364602">
      <w:r>
        <w:t xml:space="preserve">Page 12 – “from </w:t>
      </w:r>
      <w:proofErr w:type="spellStart"/>
      <w:r>
        <w:t>postrhinal</w:t>
      </w:r>
      <w:proofErr w:type="spellEnd"/>
      <w:r>
        <w:t xml:space="preserve"> and </w:t>
      </w:r>
      <w:proofErr w:type="spellStart"/>
      <w:r>
        <w:t>piriform</w:t>
      </w:r>
      <w:proofErr w:type="spellEnd"/>
      <w:r>
        <w:t xml:space="preserve">” – my understanding was that </w:t>
      </w:r>
      <w:proofErr w:type="spellStart"/>
      <w:r>
        <w:t>piriform</w:t>
      </w:r>
      <w:proofErr w:type="spellEnd"/>
      <w:r>
        <w:t xml:space="preserve"> primarily projects to lateral </w:t>
      </w:r>
      <w:proofErr w:type="spellStart"/>
      <w:r>
        <w:t>entorhinal</w:t>
      </w:r>
      <w:proofErr w:type="spellEnd"/>
      <w:r>
        <w:t xml:space="preserve"> cortex, not medial </w:t>
      </w:r>
      <w:proofErr w:type="spellStart"/>
      <w:r>
        <w:t>entorhinal</w:t>
      </w:r>
      <w:proofErr w:type="spellEnd"/>
      <w:r>
        <w:t>.</w:t>
      </w:r>
    </w:p>
    <w:p w14:paraId="4BF11C7C" w14:textId="77777777" w:rsidR="00364602" w:rsidRDefault="00364602"/>
    <w:p w14:paraId="27C032EE" w14:textId="4D587EFA" w:rsidR="00364602" w:rsidRDefault="00D85594">
      <w:r>
        <w:t>Page 12 – “mostly pyramidal” – this is not supported by more recent studies.</w:t>
      </w:r>
    </w:p>
    <w:p w14:paraId="0E6ED7C6" w14:textId="77777777" w:rsidR="00D85594" w:rsidRDefault="00D85594"/>
    <w:p w14:paraId="570C1190" w14:textId="3F02B912" w:rsidR="00D85594" w:rsidRDefault="00D85594">
      <w:r>
        <w:t>Page 13 – “not required for hippocampal place cells.” – also Brandon et al. 2014</w:t>
      </w:r>
    </w:p>
    <w:p w14:paraId="4C384F6C" w14:textId="77777777" w:rsidR="00364602" w:rsidRDefault="00364602"/>
    <w:p w14:paraId="6A5597C5" w14:textId="2AAF5659" w:rsidR="00D85594" w:rsidRDefault="00A35F22">
      <w:proofErr w:type="spellStart"/>
      <w:proofErr w:type="gramStart"/>
      <w:r>
        <w:t>Paeg</w:t>
      </w:r>
      <w:proofErr w:type="spellEnd"/>
      <w:r>
        <w:t xml:space="preserve"> 13 – “approximately 80%” – in which nucleus??</w:t>
      </w:r>
      <w:proofErr w:type="gramEnd"/>
    </w:p>
    <w:p w14:paraId="220EBE82" w14:textId="292EFCEC" w:rsidR="00A35F22" w:rsidRDefault="00A35F22"/>
    <w:p w14:paraId="13204D0B" w14:textId="2D47F582" w:rsidR="000477D8" w:rsidRDefault="000477D8">
      <w:r>
        <w:t xml:space="preserve">Page 14 – In addition to the paper by </w:t>
      </w:r>
      <w:proofErr w:type="spellStart"/>
      <w:r>
        <w:t>Herry</w:t>
      </w:r>
      <w:proofErr w:type="spellEnd"/>
      <w:r>
        <w:t xml:space="preserve">… </w:t>
      </w:r>
      <w:proofErr w:type="spellStart"/>
      <w:r>
        <w:t>Luthi</w:t>
      </w:r>
      <w:proofErr w:type="spellEnd"/>
      <w:r>
        <w:t xml:space="preserve">, I think you could also mention the unit recording studies by Blair in the </w:t>
      </w:r>
      <w:proofErr w:type="spellStart"/>
      <w:r>
        <w:t>LeDoux</w:t>
      </w:r>
      <w:proofErr w:type="spellEnd"/>
      <w:r>
        <w:t xml:space="preserve"> lab (</w:t>
      </w:r>
      <w:proofErr w:type="spellStart"/>
      <w:r>
        <w:t>Moita</w:t>
      </w:r>
      <w:proofErr w:type="spellEnd"/>
      <w:r>
        <w:t xml:space="preserve"> et al., Johansson et al.)</w:t>
      </w:r>
    </w:p>
    <w:p w14:paraId="0AA9C06E" w14:textId="77777777" w:rsidR="000477D8" w:rsidRDefault="000477D8"/>
    <w:p w14:paraId="239054FF" w14:textId="413F19BE" w:rsidR="00A35F22" w:rsidRDefault="00A35F22">
      <w:r>
        <w:t xml:space="preserve">Page 16 – </w:t>
      </w:r>
      <w:proofErr w:type="spellStart"/>
      <w:r>
        <w:t>Ziv</w:t>
      </w:r>
      <w:proofErr w:type="spellEnd"/>
      <w:r>
        <w:t xml:space="preserve"> citation – But this paper also showed more changes than expected over days.</w:t>
      </w:r>
    </w:p>
    <w:p w14:paraId="7AD6AC38" w14:textId="77777777" w:rsidR="00A35F22" w:rsidRDefault="00A35F22"/>
    <w:p w14:paraId="70101F20" w14:textId="0387B905" w:rsidR="00A35F22" w:rsidRDefault="00A35F22">
      <w:r>
        <w:t>Page 18 – “MacDonald et al… “ Could also cite Kraus et al., 2013 here.</w:t>
      </w:r>
    </w:p>
    <w:p w14:paraId="477DBB5A" w14:textId="77777777" w:rsidR="00A35F22" w:rsidRDefault="00A35F22"/>
    <w:p w14:paraId="40205A5C" w14:textId="0304CA64" w:rsidR="00AF3894" w:rsidRDefault="00AF3894">
      <w:r>
        <w:t xml:space="preserve">Page 20 – “temporal windows for plasticity” – this was also proposed in Jensen and </w:t>
      </w:r>
      <w:proofErr w:type="spellStart"/>
      <w:r>
        <w:t>Lisman</w:t>
      </w:r>
      <w:proofErr w:type="spellEnd"/>
      <w:r>
        <w:t xml:space="preserve"> 1995</w:t>
      </w:r>
      <w:proofErr w:type="gramStart"/>
      <w:r>
        <w:t>;</w:t>
      </w:r>
      <w:proofErr w:type="gramEnd"/>
      <w:r>
        <w:t xml:space="preserve"> 2005.</w:t>
      </w:r>
    </w:p>
    <w:p w14:paraId="1ACE9A5E" w14:textId="77777777" w:rsidR="00AF3894" w:rsidRDefault="00AF3894"/>
    <w:p w14:paraId="69D50151" w14:textId="77777777" w:rsidR="00AF3894" w:rsidRDefault="00AF3894"/>
    <w:p w14:paraId="70AC49C3" w14:textId="449DE7AB" w:rsidR="00D85594" w:rsidRDefault="00D85594">
      <w:r>
        <w:t>Figure S2.2 – Example time cell with place co-occurring place field.  (</w:t>
      </w:r>
      <w:proofErr w:type="gramStart"/>
      <w:r>
        <w:t>should</w:t>
      </w:r>
      <w:proofErr w:type="gramEnd"/>
      <w:r>
        <w:t xml:space="preserve"> first “place” be removed??</w:t>
      </w:r>
    </w:p>
    <w:p w14:paraId="73454CBD" w14:textId="77777777" w:rsidR="00D85594" w:rsidRDefault="00D85594"/>
    <w:p w14:paraId="78CD7272" w14:textId="77777777" w:rsidR="00D85594" w:rsidRDefault="00D85594"/>
    <w:p w14:paraId="1C96BEF2" w14:textId="1A5D19F6" w:rsidR="00D85594" w:rsidRDefault="00A35F22">
      <w:r>
        <w:t>&amp;&amp;&amp;</w:t>
      </w:r>
    </w:p>
    <w:p w14:paraId="4C775DFA" w14:textId="77777777" w:rsidR="00A35F22" w:rsidRDefault="00A35F22"/>
    <w:p w14:paraId="00B9B98E" w14:textId="77777777" w:rsidR="00A35F22" w:rsidRDefault="00A35F22"/>
    <w:p w14:paraId="4C520112" w14:textId="261F3B87" w:rsidR="00E92157" w:rsidRDefault="00566073">
      <w:r>
        <w:t>Page 94 – “placed between grids” what does this mean??</w:t>
      </w:r>
      <w:r w:rsidR="00E92157">
        <w:t xml:space="preserve">   Say wall inserts next to </w:t>
      </w:r>
      <w:r w:rsidR="00D22964">
        <w:t xml:space="preserve">floor </w:t>
      </w:r>
      <w:r w:rsidR="00E92157">
        <w:t>grid.</w:t>
      </w:r>
    </w:p>
    <w:p w14:paraId="3AFADFB2" w14:textId="77777777" w:rsidR="00566073" w:rsidRDefault="00566073"/>
    <w:p w14:paraId="17BFFF57" w14:textId="0C529BA4" w:rsidR="003A3C46" w:rsidRDefault="003A3C46">
      <w:r>
        <w:t>Page 96 – does</w:t>
      </w:r>
      <w:r w:rsidR="00954984">
        <w:t>n’t</w:t>
      </w:r>
      <w:r>
        <w:t xml:space="preserve"> four together feel different for the mice versus 3 or 2 together??</w:t>
      </w:r>
      <w:r w:rsidR="00E92157">
        <w:t xml:space="preserve">  Maybe make clear they are in separate boxes.</w:t>
      </w:r>
    </w:p>
    <w:p w14:paraId="6126D68F" w14:textId="77777777" w:rsidR="003A3C46" w:rsidRDefault="003A3C46"/>
    <w:p w14:paraId="55000A67" w14:textId="34DCA3A5" w:rsidR="00954984" w:rsidRDefault="00954984">
      <w:r>
        <w:t>Page 99 – maybe define CFC again?</w:t>
      </w:r>
    </w:p>
    <w:p w14:paraId="15FD6371" w14:textId="77777777" w:rsidR="00954984" w:rsidRDefault="00954984"/>
    <w:p w14:paraId="456482A6" w14:textId="1FE70925" w:rsidR="00566073" w:rsidRDefault="00954984">
      <w:r>
        <w:t xml:space="preserve">Page 99 - </w:t>
      </w:r>
      <w:r w:rsidRPr="00582824">
        <w:t xml:space="preserve">and </w:t>
      </w:r>
      <w:r>
        <w:t xml:space="preserve">two subsequently </w:t>
      </w:r>
      <w:r w:rsidRPr="00582824">
        <w:t>extinction (EXT) sessions</w:t>
      </w:r>
      <w:r>
        <w:t xml:space="preserve"> – “subsequent”</w:t>
      </w:r>
    </w:p>
    <w:p w14:paraId="7D568F01" w14:textId="77777777" w:rsidR="00954984" w:rsidRDefault="00954984"/>
    <w:p w14:paraId="3B2D9F1A" w14:textId="603D6908" w:rsidR="00954984" w:rsidRDefault="00954984">
      <w:r>
        <w:t>Figure S3.1</w:t>
      </w:r>
    </w:p>
    <w:p w14:paraId="0F7EB042" w14:textId="1F55C032" w:rsidR="00954984" w:rsidRDefault="00954984">
      <w:r>
        <w:t xml:space="preserve">Is EXT-Recall </w:t>
      </w:r>
      <w:r w:rsidR="00D22964">
        <w:t>vs.</w:t>
      </w:r>
      <w:r>
        <w:t xml:space="preserve"> IS-Recall</w:t>
      </w:r>
      <w:r w:rsidR="00D22964">
        <w:t xml:space="preserve"> </w:t>
      </w:r>
      <w:proofErr w:type="gramStart"/>
      <w:r w:rsidR="00D22964">
        <w:t>label</w:t>
      </w:r>
      <w:r>
        <w:t>.</w:t>
      </w:r>
      <w:proofErr w:type="gramEnd"/>
      <w:r w:rsidR="00D22964">
        <w:t xml:space="preserve">  </w:t>
      </w:r>
      <w:proofErr w:type="gramStart"/>
      <w:r w:rsidR="00D22964">
        <w:t>Change which label appears on top versus bottom.</w:t>
      </w:r>
      <w:proofErr w:type="gramEnd"/>
    </w:p>
    <w:p w14:paraId="4010A12E" w14:textId="77777777" w:rsidR="00FA614B" w:rsidRDefault="00FA614B"/>
    <w:p w14:paraId="5904345B" w14:textId="7CAEEE5D" w:rsidR="00FA614B" w:rsidRDefault="00FA614B">
      <w:r>
        <w:t>Figure 3.1g – correlation of freezing and overlap is dramatic.</w:t>
      </w:r>
    </w:p>
    <w:p w14:paraId="2B4E7A19" w14:textId="77777777" w:rsidR="00FA614B" w:rsidRDefault="00FA614B"/>
    <w:p w14:paraId="5DFB6B75" w14:textId="1D334B74" w:rsidR="00FA614B" w:rsidRDefault="00D22964">
      <w:r>
        <w:t>(</w:t>
      </w:r>
      <w:r w:rsidR="000C5A98">
        <w:t xml:space="preserve">Did </w:t>
      </w:r>
      <w:proofErr w:type="gramStart"/>
      <w:r w:rsidR="000C5A98">
        <w:t>Will</w:t>
      </w:r>
      <w:proofErr w:type="gramEnd"/>
      <w:r w:rsidR="000C5A98">
        <w:t xml:space="preserve"> do ALL the experiments?  Probably focused on the imaging?</w:t>
      </w:r>
      <w:r>
        <w:t>)</w:t>
      </w:r>
    </w:p>
    <w:p w14:paraId="321E4066" w14:textId="77777777" w:rsidR="000C5A98" w:rsidRDefault="000C5A98"/>
    <w:p w14:paraId="0A3C9A1D" w14:textId="38657378" w:rsidR="00954984" w:rsidRDefault="000C5A98">
      <w:r>
        <w:t>Figure 3.2g – the correlation starts out pretty low (0.25?)  This differs from place cell correlations in same environment?</w:t>
      </w:r>
    </w:p>
    <w:p w14:paraId="588712AB" w14:textId="77777777" w:rsidR="003B0186" w:rsidRDefault="003B0186"/>
    <w:p w14:paraId="50E3FDE4" w14:textId="7AE7B3D0" w:rsidR="003B0186" w:rsidRDefault="003B0186">
      <w:r w:rsidRPr="003B0186">
        <w:rPr>
          <w:highlight w:val="yellow"/>
        </w:rPr>
        <w:t xml:space="preserve">Correlation value is dependent on the time bin you are averaging over – This was from </w:t>
      </w:r>
      <w:proofErr w:type="gramStart"/>
      <w:r w:rsidRPr="003B0186">
        <w:rPr>
          <w:highlight w:val="yellow"/>
        </w:rPr>
        <w:t>30 second</w:t>
      </w:r>
      <w:proofErr w:type="gramEnd"/>
      <w:r w:rsidRPr="003B0186">
        <w:rPr>
          <w:highlight w:val="yellow"/>
        </w:rPr>
        <w:t xml:space="preserve"> time bins.  </w:t>
      </w:r>
      <w:proofErr w:type="gramStart"/>
      <w:r w:rsidRPr="003B0186">
        <w:rPr>
          <w:highlight w:val="yellow"/>
        </w:rPr>
        <w:t>2 minute</w:t>
      </w:r>
      <w:proofErr w:type="gramEnd"/>
      <w:r w:rsidRPr="003B0186">
        <w:rPr>
          <w:highlight w:val="yellow"/>
        </w:rPr>
        <w:t xml:space="preserve"> time bins end up with higher correlations.  Calcium transients are very sparse.  Would expect lower than unit recordings.  Might look at unit recordings to see how they compare?</w:t>
      </w:r>
    </w:p>
    <w:p w14:paraId="37ABECAF" w14:textId="77777777" w:rsidR="000C5A98" w:rsidRDefault="000C5A98"/>
    <w:p w14:paraId="1B8AFB49" w14:textId="53E271D6" w:rsidR="00612714" w:rsidRDefault="00FC6A9E">
      <w:r>
        <w:t>Page 132 – focuses = topics</w:t>
      </w:r>
      <w:r w:rsidR="00D22964">
        <w:t xml:space="preserve"> (focuses sounds like a verb, rather than a plural noun)</w:t>
      </w:r>
    </w:p>
    <w:p w14:paraId="3DD6D252" w14:textId="77777777" w:rsidR="00612714" w:rsidRDefault="00612714"/>
    <w:p w14:paraId="754F7378" w14:textId="77EF0F99" w:rsidR="00612714" w:rsidRDefault="00FC6A9E">
      <w:r>
        <w:t>P</w:t>
      </w:r>
      <w:r w:rsidR="00D22964">
        <w:t>age 134 – description of task A&gt;B&gt;</w:t>
      </w:r>
      <w:r>
        <w:t>C</w:t>
      </w:r>
      <w:r w:rsidR="00E92157">
        <w:t xml:space="preserve"> – </w:t>
      </w:r>
      <w:r w:rsidR="00E92157" w:rsidRPr="00E92157">
        <w:rPr>
          <w:highlight w:val="yellow"/>
        </w:rPr>
        <w:t>You said transitive inference, but you described the task for transitivity.</w:t>
      </w:r>
    </w:p>
    <w:p w14:paraId="2ADAFDD8" w14:textId="77777777" w:rsidR="00FC6A9E" w:rsidRDefault="00FC6A9E"/>
    <w:p w14:paraId="44340088" w14:textId="757B0A7A" w:rsidR="00FC6A9E" w:rsidRDefault="00FC6A9E">
      <w:r>
        <w:t>Page 142</w:t>
      </w:r>
    </w:p>
    <w:p w14:paraId="691E35AB" w14:textId="77777777" w:rsidR="00565AED" w:rsidRDefault="00646781">
      <w:proofErr w:type="gramStart"/>
      <w:r>
        <w:t>regions</w:t>
      </w:r>
      <w:proofErr w:type="gramEnd"/>
      <w:r>
        <w:t xml:space="preserve"> </w:t>
      </w:r>
      <w:r w:rsidRPr="003A051D">
        <w:rPr>
          <w:highlight w:val="yellow"/>
        </w:rPr>
        <w:t xml:space="preserve">might employ common mechanisms for representing or </w:t>
      </w:r>
      <w:proofErr w:type="spellStart"/>
      <w:r w:rsidRPr="003A051D">
        <w:rPr>
          <w:highlight w:val="yellow"/>
        </w:rPr>
        <w:t>orthogonalizing</w:t>
      </w:r>
      <w:proofErr w:type="spellEnd"/>
      <w:r w:rsidRPr="003A051D">
        <w:rPr>
          <w:highlight w:val="yellow"/>
        </w:rPr>
        <w:t xml:space="preserve"> events</w:t>
      </w:r>
      <w:r>
        <w:t>.</w:t>
      </w:r>
    </w:p>
    <w:p w14:paraId="46FDC2FA" w14:textId="77777777" w:rsidR="00646781" w:rsidRDefault="00646781"/>
    <w:p w14:paraId="102DD334" w14:textId="62F40A74" w:rsidR="00646781" w:rsidRDefault="00646781">
      <w:r>
        <w:t>How is this possible given the very strongly different connectivity properties of these regions??</w:t>
      </w:r>
      <w:r w:rsidR="00E92157">
        <w:t xml:space="preserve">  Could discuss and contrast the sources of </w:t>
      </w:r>
      <w:proofErr w:type="spellStart"/>
      <w:r w:rsidR="00E92157">
        <w:t>orthogonalization</w:t>
      </w:r>
      <w:proofErr w:type="spellEnd"/>
      <w:r w:rsidR="00E92157">
        <w:t xml:space="preserve"> based on synaptic divergence versus the influence of excitability on overlap (somewhat contrast to </w:t>
      </w:r>
      <w:proofErr w:type="spellStart"/>
      <w:r w:rsidR="00E92157">
        <w:t>orthogongalization</w:t>
      </w:r>
      <w:proofErr w:type="spellEnd"/>
      <w:r w:rsidR="00E92157">
        <w:t>).</w:t>
      </w:r>
    </w:p>
    <w:p w14:paraId="32C5A267" w14:textId="77777777" w:rsidR="00E92157" w:rsidRDefault="00E92157"/>
    <w:p w14:paraId="490C3853" w14:textId="77777777" w:rsidR="00356225" w:rsidRDefault="00356225"/>
    <w:p w14:paraId="74D99819" w14:textId="151485A7" w:rsidR="00356225" w:rsidRDefault="00FC6A9E">
      <w:r>
        <w:t>Page 143</w:t>
      </w:r>
    </w:p>
    <w:p w14:paraId="5AACF004" w14:textId="01C14452" w:rsidR="00356225" w:rsidRDefault="00FC6A9E">
      <w:proofErr w:type="spellStart"/>
      <w:r>
        <w:t>Gr</w:t>
      </w:r>
      <w:r w:rsidR="00356225">
        <w:t>osmark</w:t>
      </w:r>
      <w:proofErr w:type="spellEnd"/>
      <w:r w:rsidR="00356225">
        <w:t xml:space="preserve"> </w:t>
      </w:r>
      <w:proofErr w:type="spellStart"/>
      <w:r w:rsidR="00356225">
        <w:t>Buzsaki</w:t>
      </w:r>
      <w:proofErr w:type="spellEnd"/>
      <w:r w:rsidR="00356225">
        <w:t xml:space="preserve"> 2016 – rigid and plastic cells</w:t>
      </w:r>
    </w:p>
    <w:p w14:paraId="3780A9E3" w14:textId="77777777" w:rsidR="00356225" w:rsidRDefault="00356225">
      <w:r>
        <w:t xml:space="preserve">Interestingly, plastic cells had overall high spatial selectivity </w:t>
      </w:r>
      <w:r w:rsidRPr="00FC6A9E">
        <w:rPr>
          <w:highlight w:val="yellow"/>
        </w:rPr>
        <w:t>and firing rate gains</w:t>
      </w:r>
      <w:r>
        <w:t xml:space="preserve"> during ripples, suggesting that spatial field precision and excitability may have been important criteria for inclusion in the sequence</w:t>
      </w:r>
    </w:p>
    <w:p w14:paraId="2BE9E222" w14:textId="4D7727AF" w:rsidR="00C519BA" w:rsidRDefault="00FC6A9E">
      <w:r>
        <w:t>(</w:t>
      </w:r>
      <w:proofErr w:type="gramStart"/>
      <w:r>
        <w:t>what</w:t>
      </w:r>
      <w:proofErr w:type="gramEnd"/>
      <w:r>
        <w:t xml:space="preserve"> do you mean by firing rate gains here?)</w:t>
      </w:r>
      <w:r w:rsidR="001B11ED">
        <w:t xml:space="preserve">  say: firing rate “increases”  instead of “gains”</w:t>
      </w:r>
      <w:bookmarkStart w:id="0" w:name="_GoBack"/>
      <w:bookmarkEnd w:id="0"/>
    </w:p>
    <w:p w14:paraId="46950E23" w14:textId="77777777" w:rsidR="00C519BA" w:rsidRDefault="00C519BA"/>
    <w:p w14:paraId="56BFE5D4" w14:textId="27414B87" w:rsidR="00C519BA" w:rsidRDefault="00FC6A9E">
      <w:r>
        <w:t>Page 144</w:t>
      </w:r>
    </w:p>
    <w:p w14:paraId="5F4C421C" w14:textId="0B910D82" w:rsidR="00C519BA" w:rsidRDefault="00C519BA">
      <w:r>
        <w:t>But what mechanisms could inform the hippocampus as to which synapses are “worth” potentiating? One possibility is a neurochemical signal for novelty.</w:t>
      </w:r>
    </w:p>
    <w:p w14:paraId="1AE0D94C" w14:textId="77777777" w:rsidR="00C519BA" w:rsidRDefault="00C519BA"/>
    <w:p w14:paraId="22B20AFD" w14:textId="6DD63333" w:rsidR="00250A73" w:rsidRDefault="00C519BA">
      <w:r>
        <w:t>You talk about dopamine but this novelty signal could be acetylcholine</w:t>
      </w:r>
    </w:p>
    <w:p w14:paraId="235C6288" w14:textId="77777777" w:rsidR="00250A73" w:rsidRDefault="00250A73"/>
    <w:p w14:paraId="2A3CC4FD" w14:textId="4458BC11" w:rsidR="00250A73" w:rsidRDefault="00250A73">
      <w:r w:rsidRPr="00BA7AE9">
        <w:rPr>
          <w:highlight w:val="yellow"/>
        </w:rPr>
        <w:t xml:space="preserve">Moreover, there have been numerous reports of phase precession in non-spatial responses </w:t>
      </w:r>
      <w:r w:rsidRPr="00BA7AE9">
        <w:rPr>
          <w:highlight w:val="yellow"/>
        </w:rPr>
        <w:fldChar w:fldCharType="begin" w:fldLock="1"/>
      </w:r>
      <w:r w:rsidRPr="00BA7AE9">
        <w:rPr>
          <w:highlight w:val="yellow"/>
        </w:rPr>
        <w:instrText>ADDIN CSL_CITATION {"citationItems":[{"id":"ITEM-1","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1","issue":"27","issued":{"date-parts":[["2008","7","2"]]},"page":"6773-86","publisher":"NIH Public Access","title":"Discharge properties of hippocampal neurons during performance of a jump avoidance task.","type":"article-journal","volume":"28"},"uris":["http://www.mendeley.com/documents/?uuid=26fcc282-c476-3c2d-af24-8655330c3a0c"]},{"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Lenck-Santini et al., 2008; Robinson et al., 2017; Terada et al., 2017)","plainTextFormattedCitation":"(Lenck-Santini et al., 2008; Robinson et al., 2017; Terada et al., 2017)","previouslyFormattedCitation":"(Lenck-Santini et al., 2008; Robinson et al., 2017; Terada et al., 2017)"},"properties":{"noteIndex":0},"schema":"https://github.com/citation-style-language/schema/raw/master/csl-citation.json"}</w:instrText>
      </w:r>
      <w:r w:rsidRPr="00BA7AE9">
        <w:rPr>
          <w:highlight w:val="yellow"/>
        </w:rPr>
        <w:fldChar w:fldCharType="separate"/>
      </w:r>
      <w:r w:rsidRPr="00BA7AE9">
        <w:rPr>
          <w:noProof/>
          <w:highlight w:val="yellow"/>
        </w:rPr>
        <w:t>(Lenck-Santini et al., 2008; Robinson et al., 2017; Terada et al., 2017)</w:t>
      </w:r>
      <w:r w:rsidRPr="00BA7AE9">
        <w:rPr>
          <w:highlight w:val="yellow"/>
        </w:rPr>
        <w:fldChar w:fldCharType="end"/>
      </w:r>
      <w:r w:rsidRPr="00BA7AE9">
        <w:rPr>
          <w:highlight w:val="yellow"/>
        </w:rPr>
        <w:t>.</w:t>
      </w:r>
    </w:p>
    <w:p w14:paraId="4C979259" w14:textId="77777777" w:rsidR="00130A75" w:rsidRDefault="00130A75"/>
    <w:p w14:paraId="26D43110" w14:textId="2DEBDD5A" w:rsidR="00250A73" w:rsidRDefault="00D22964">
      <w:r>
        <w:t>Your answer in the pre-defense was sufficient.  No need to modify.</w:t>
      </w:r>
    </w:p>
    <w:sectPr w:rsidR="00250A73" w:rsidSect="00565AED">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781"/>
    <w:rsid w:val="0002386A"/>
    <w:rsid w:val="000477D8"/>
    <w:rsid w:val="000954BC"/>
    <w:rsid w:val="00096A97"/>
    <w:rsid w:val="000C0E3B"/>
    <w:rsid w:val="000C5A98"/>
    <w:rsid w:val="000C5B3A"/>
    <w:rsid w:val="000D44FB"/>
    <w:rsid w:val="000F4B6A"/>
    <w:rsid w:val="000F74FF"/>
    <w:rsid w:val="00103E95"/>
    <w:rsid w:val="00123607"/>
    <w:rsid w:val="00130A75"/>
    <w:rsid w:val="00136467"/>
    <w:rsid w:val="00144A22"/>
    <w:rsid w:val="00144C88"/>
    <w:rsid w:val="00151AA2"/>
    <w:rsid w:val="001576B9"/>
    <w:rsid w:val="0016330F"/>
    <w:rsid w:val="00177EAF"/>
    <w:rsid w:val="00194848"/>
    <w:rsid w:val="001B11ED"/>
    <w:rsid w:val="001B290B"/>
    <w:rsid w:val="001D5026"/>
    <w:rsid w:val="001E1339"/>
    <w:rsid w:val="002003F3"/>
    <w:rsid w:val="00214068"/>
    <w:rsid w:val="00225457"/>
    <w:rsid w:val="00250A73"/>
    <w:rsid w:val="002A426E"/>
    <w:rsid w:val="002E1661"/>
    <w:rsid w:val="002F6C2F"/>
    <w:rsid w:val="0030279B"/>
    <w:rsid w:val="00347F72"/>
    <w:rsid w:val="00353C94"/>
    <w:rsid w:val="00356225"/>
    <w:rsid w:val="003631C9"/>
    <w:rsid w:val="00364602"/>
    <w:rsid w:val="00375052"/>
    <w:rsid w:val="003A3C46"/>
    <w:rsid w:val="003B0186"/>
    <w:rsid w:val="003B05FA"/>
    <w:rsid w:val="003C0348"/>
    <w:rsid w:val="00451E10"/>
    <w:rsid w:val="00455BA3"/>
    <w:rsid w:val="00465858"/>
    <w:rsid w:val="0048640E"/>
    <w:rsid w:val="004912D9"/>
    <w:rsid w:val="004B4B85"/>
    <w:rsid w:val="004B5F21"/>
    <w:rsid w:val="004C59BC"/>
    <w:rsid w:val="004E21D4"/>
    <w:rsid w:val="00516A46"/>
    <w:rsid w:val="00522682"/>
    <w:rsid w:val="00526273"/>
    <w:rsid w:val="00541F8F"/>
    <w:rsid w:val="00565AED"/>
    <w:rsid w:val="00566073"/>
    <w:rsid w:val="00570E5F"/>
    <w:rsid w:val="00597574"/>
    <w:rsid w:val="005B5D56"/>
    <w:rsid w:val="005C42B3"/>
    <w:rsid w:val="005D1189"/>
    <w:rsid w:val="005E4568"/>
    <w:rsid w:val="00612714"/>
    <w:rsid w:val="00630991"/>
    <w:rsid w:val="00633E62"/>
    <w:rsid w:val="00646781"/>
    <w:rsid w:val="00677E45"/>
    <w:rsid w:val="00680876"/>
    <w:rsid w:val="006B1E41"/>
    <w:rsid w:val="006B3FB9"/>
    <w:rsid w:val="006C037F"/>
    <w:rsid w:val="006C2B11"/>
    <w:rsid w:val="006D3BEC"/>
    <w:rsid w:val="006E7FA5"/>
    <w:rsid w:val="006F7C95"/>
    <w:rsid w:val="00710546"/>
    <w:rsid w:val="00714F69"/>
    <w:rsid w:val="00726691"/>
    <w:rsid w:val="00763E83"/>
    <w:rsid w:val="00797378"/>
    <w:rsid w:val="007A7802"/>
    <w:rsid w:val="007D36CF"/>
    <w:rsid w:val="007E5A2F"/>
    <w:rsid w:val="00812EAE"/>
    <w:rsid w:val="008202B3"/>
    <w:rsid w:val="00884D3D"/>
    <w:rsid w:val="008A2448"/>
    <w:rsid w:val="008C03AB"/>
    <w:rsid w:val="008F27BF"/>
    <w:rsid w:val="009365AB"/>
    <w:rsid w:val="00942B17"/>
    <w:rsid w:val="00943B17"/>
    <w:rsid w:val="00953BCF"/>
    <w:rsid w:val="00954984"/>
    <w:rsid w:val="009625A5"/>
    <w:rsid w:val="009709AB"/>
    <w:rsid w:val="009A3B02"/>
    <w:rsid w:val="009F6881"/>
    <w:rsid w:val="00A121A4"/>
    <w:rsid w:val="00A15237"/>
    <w:rsid w:val="00A268E5"/>
    <w:rsid w:val="00A33622"/>
    <w:rsid w:val="00A35F22"/>
    <w:rsid w:val="00A501E9"/>
    <w:rsid w:val="00A632E6"/>
    <w:rsid w:val="00A66559"/>
    <w:rsid w:val="00AB2B23"/>
    <w:rsid w:val="00AB2CAD"/>
    <w:rsid w:val="00AC4CCE"/>
    <w:rsid w:val="00AD1305"/>
    <w:rsid w:val="00AE1D4C"/>
    <w:rsid w:val="00AF3894"/>
    <w:rsid w:val="00AF6049"/>
    <w:rsid w:val="00B156EE"/>
    <w:rsid w:val="00B47928"/>
    <w:rsid w:val="00B80410"/>
    <w:rsid w:val="00BA7AE9"/>
    <w:rsid w:val="00BD377C"/>
    <w:rsid w:val="00C20E3F"/>
    <w:rsid w:val="00C347C7"/>
    <w:rsid w:val="00C519BA"/>
    <w:rsid w:val="00C579C9"/>
    <w:rsid w:val="00C770FA"/>
    <w:rsid w:val="00CB2FA4"/>
    <w:rsid w:val="00D22964"/>
    <w:rsid w:val="00D32664"/>
    <w:rsid w:val="00D46FB3"/>
    <w:rsid w:val="00D7766D"/>
    <w:rsid w:val="00D81557"/>
    <w:rsid w:val="00D85594"/>
    <w:rsid w:val="00D96901"/>
    <w:rsid w:val="00DA733D"/>
    <w:rsid w:val="00DE67B3"/>
    <w:rsid w:val="00E01CF1"/>
    <w:rsid w:val="00E07AC0"/>
    <w:rsid w:val="00E101AC"/>
    <w:rsid w:val="00E133ED"/>
    <w:rsid w:val="00E24BDF"/>
    <w:rsid w:val="00E30688"/>
    <w:rsid w:val="00E4225B"/>
    <w:rsid w:val="00E42D7E"/>
    <w:rsid w:val="00E56483"/>
    <w:rsid w:val="00E63E69"/>
    <w:rsid w:val="00E8408A"/>
    <w:rsid w:val="00E92157"/>
    <w:rsid w:val="00E92BC7"/>
    <w:rsid w:val="00EB616A"/>
    <w:rsid w:val="00F04083"/>
    <w:rsid w:val="00F12DFB"/>
    <w:rsid w:val="00F52B29"/>
    <w:rsid w:val="00F7033C"/>
    <w:rsid w:val="00F80264"/>
    <w:rsid w:val="00F973A0"/>
    <w:rsid w:val="00FA614B"/>
    <w:rsid w:val="00FB262A"/>
    <w:rsid w:val="00FC6A9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8C8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64</Words>
  <Characters>8918</Characters>
  <Application>Microsoft Macintosh Word</Application>
  <DocSecurity>0</DocSecurity>
  <Lines>74</Lines>
  <Paragraphs>20</Paragraphs>
  <ScaleCrop>false</ScaleCrop>
  <Company>Boston University</Company>
  <LinksUpToDate>false</LinksUpToDate>
  <CharactersWithSpaces>10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asselmo</dc:creator>
  <cp:keywords/>
  <dc:description/>
  <cp:lastModifiedBy>Michael Hasselmo</cp:lastModifiedBy>
  <cp:revision>2</cp:revision>
  <dcterms:created xsi:type="dcterms:W3CDTF">2019-05-06T17:47:00Z</dcterms:created>
  <dcterms:modified xsi:type="dcterms:W3CDTF">2019-05-06T17:47:00Z</dcterms:modified>
</cp:coreProperties>
</file>